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B82551" w14:textId="25ED98D3" w:rsidR="003D3E25" w:rsidRPr="00087BE7" w:rsidRDefault="00CF2675" w:rsidP="00087BE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  <w:r w:rsidR="00C343D7" w:rsidRPr="00C343D7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="00C343D7" w:rsidRPr="00C343D7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="00C343D7" w:rsidRPr="00C343D7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2B875581" w14:textId="77777777" w:rsidR="00E62F5D" w:rsidRDefault="00E62F5D" w:rsidP="00E62F5D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64D7A0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Affandi, M H and Ahmad Syafi'i. 2018. Memrise As A Builder Students Vocabulary. Efektor. Vol 5, No 6</w:t>
      </w:r>
    </w:p>
    <w:p w14:paraId="7EB11147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Ahmad Susanto. 2017.Teori Belajar &amp; Pembelajaran. Jakarta: Prenada Med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7277">
        <w:rPr>
          <w:rFonts w:ascii="Times New Roman" w:hAnsi="Times New Roman" w:cs="Times New Roman"/>
          <w:noProof/>
          <w:sz w:val="24"/>
          <w:szCs w:val="24"/>
        </w:rPr>
        <w:t>Grup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F0D03E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Alqahtani, M. (2015). </w:t>
      </w:r>
      <w:r w:rsidRPr="00C823BE">
        <w:rPr>
          <w:rFonts w:ascii="Times New Roman" w:hAnsi="Times New Roman" w:cs="Times New Roman"/>
          <w:noProof/>
          <w:sz w:val="24"/>
          <w:szCs w:val="24"/>
        </w:rPr>
        <w:t xml:space="preserve">The Importance </w:t>
      </w:r>
      <w:r>
        <w:rPr>
          <w:rFonts w:ascii="Times New Roman" w:hAnsi="Times New Roman" w:cs="Times New Roman"/>
          <w:noProof/>
          <w:sz w:val="24"/>
          <w:szCs w:val="24"/>
        </w:rPr>
        <w:t>o</w:t>
      </w:r>
      <w:r w:rsidRPr="00C823BE">
        <w:rPr>
          <w:rFonts w:ascii="Times New Roman" w:hAnsi="Times New Roman" w:cs="Times New Roman"/>
          <w:noProof/>
          <w:sz w:val="24"/>
          <w:szCs w:val="24"/>
        </w:rPr>
        <w:t xml:space="preserve">f Vocabulary 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C823BE">
        <w:rPr>
          <w:rFonts w:ascii="Times New Roman" w:hAnsi="Times New Roman" w:cs="Times New Roman"/>
          <w:noProof/>
          <w:sz w:val="24"/>
          <w:szCs w:val="24"/>
        </w:rPr>
        <w:t xml:space="preserve">n Language Learning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C823BE">
        <w:rPr>
          <w:rFonts w:ascii="Times New Roman" w:hAnsi="Times New Roman" w:cs="Times New Roman"/>
          <w:noProof/>
          <w:sz w:val="24"/>
          <w:szCs w:val="24"/>
        </w:rPr>
        <w:t>nd How To Be Taught.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43D7">
        <w:rPr>
          <w:rFonts w:ascii="Times New Roman" w:hAnsi="Times New Roman" w:cs="Times New Roman"/>
          <w:i/>
          <w:iCs/>
          <w:noProof/>
          <w:sz w:val="24"/>
          <w:szCs w:val="24"/>
        </w:rPr>
        <w:t>III</w:t>
      </w:r>
      <w:r w:rsidRPr="00C343D7">
        <w:rPr>
          <w:rFonts w:ascii="Times New Roman" w:hAnsi="Times New Roman" w:cs="Times New Roman"/>
          <w:noProof/>
          <w:sz w:val="24"/>
          <w:szCs w:val="24"/>
        </w:rPr>
        <w:t>(3), 21–34. https://doi.org/10.20472/TE.2015.3.3.002</w:t>
      </w:r>
    </w:p>
    <w:p w14:paraId="5671D9AD" w14:textId="77777777" w:rsidR="00C13A0E" w:rsidRDefault="00C13A0E" w:rsidP="00CF2EDB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CF2EDB">
        <w:rPr>
          <w:rFonts w:ascii="Times New Roman" w:hAnsi="Times New Roman" w:cs="Times New Roman"/>
          <w:sz w:val="24"/>
          <w:szCs w:val="24"/>
        </w:rPr>
        <w:t>Aminatun, D., &amp; Oktaviani, L. (2019). Using “Memrise” To Boost English For Business Vocabulary Mastery: Students’ Viewpoint. 590–596.</w:t>
      </w:r>
    </w:p>
    <w:p w14:paraId="68B8A50D" w14:textId="77777777" w:rsidR="00C13A0E" w:rsidRPr="00C343D7" w:rsidRDefault="00C13A0E" w:rsidP="00CF2EDB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54025">
        <w:rPr>
          <w:rFonts w:ascii="Times New Roman" w:hAnsi="Times New Roman" w:cs="Times New Roman"/>
          <w:sz w:val="24"/>
          <w:szCs w:val="24"/>
        </w:rPr>
        <w:t>Arikunto, S. 201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754025">
        <w:rPr>
          <w:rFonts w:ascii="Times New Roman" w:hAnsi="Times New Roman" w:cs="Times New Roman"/>
          <w:sz w:val="24"/>
          <w:szCs w:val="24"/>
        </w:rPr>
        <w:t>.</w:t>
      </w:r>
      <w:r w:rsidRPr="00C823BE">
        <w:rPr>
          <w:rFonts w:ascii="Times New Roman" w:hAnsi="Times New Roman" w:cs="Times New Roman"/>
          <w:i/>
          <w:iCs/>
          <w:sz w:val="24"/>
          <w:szCs w:val="24"/>
        </w:rPr>
        <w:t>Prosedur Penelitian Suatu Pendekatan Praktik. Edisi Revisi</w:t>
      </w:r>
      <w:r w:rsidRPr="0075402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54025">
        <w:rPr>
          <w:rFonts w:ascii="Times New Roman" w:hAnsi="Times New Roman" w:cs="Times New Roman"/>
          <w:sz w:val="24"/>
          <w:szCs w:val="24"/>
        </w:rPr>
        <w:t>Jakarta: PT. Rineka Cipta</w:t>
      </w:r>
    </w:p>
    <w:p w14:paraId="0EA0D072" w14:textId="77777777" w:rsidR="00C13A0E" w:rsidRDefault="00C13A0E" w:rsidP="00CF2ED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F2EDB">
        <w:rPr>
          <w:rFonts w:ascii="Times New Roman" w:hAnsi="Times New Roman" w:cs="Times New Roman"/>
          <w:noProof/>
          <w:sz w:val="24"/>
          <w:szCs w:val="24"/>
        </w:rPr>
        <w:t>Asyiah, D. N. (2017). the Vocabulary Teaching and Vocabulary Learning: Perception, Strategies, and Influences on Students’ Vocabulary Mastery. Jurnal Bahasa Lingua Scientia, 9(2), 293–318. https://doi.org/10.21274/ls.2017.9.2.133-158</w:t>
      </w:r>
    </w:p>
    <w:p w14:paraId="4A696E65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Aulia, P., &amp; Simanjuntak, M. N. W. (2022). </w:t>
      </w:r>
      <w:r w:rsidRPr="00C823BE">
        <w:rPr>
          <w:rFonts w:ascii="Times New Roman" w:hAnsi="Times New Roman" w:cs="Times New Roman"/>
          <w:noProof/>
          <w:sz w:val="24"/>
          <w:szCs w:val="24"/>
        </w:rPr>
        <w:t>Students’ Perception Toward Memrise Application As Media 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23BE">
        <w:rPr>
          <w:rFonts w:ascii="Times New Roman" w:hAnsi="Times New Roman" w:cs="Times New Roman"/>
          <w:noProof/>
          <w:sz w:val="24"/>
          <w:szCs w:val="24"/>
        </w:rPr>
        <w:t>learning Vocabulary. 13</w:t>
      </w:r>
      <w:r w:rsidRPr="00C343D7">
        <w:rPr>
          <w:rFonts w:ascii="Times New Roman" w:hAnsi="Times New Roman" w:cs="Times New Roman"/>
          <w:noProof/>
          <w:sz w:val="24"/>
          <w:szCs w:val="24"/>
        </w:rPr>
        <w:t>(1), 97–105.</w:t>
      </w:r>
    </w:p>
    <w:p w14:paraId="49BCEF62" w14:textId="77777777" w:rsidR="00C13A0E" w:rsidRPr="00C823B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Dalimunthe, J. D. (2021). </w:t>
      </w:r>
      <w:r w:rsidRPr="00C823BE">
        <w:rPr>
          <w:rFonts w:ascii="Times New Roman" w:hAnsi="Times New Roman" w:cs="Times New Roman"/>
          <w:noProof/>
          <w:sz w:val="24"/>
          <w:szCs w:val="24"/>
        </w:rPr>
        <w:t>The Effect of using Memrise application on Students Vocabulary Mastery.</w:t>
      </w:r>
    </w:p>
    <w:p w14:paraId="70386282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Edition). Oxford: Oxford University Press.</w:t>
      </w:r>
    </w:p>
    <w:p w14:paraId="3E28023F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Fadhilawati, D. (2016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 xml:space="preserve">Learning And Reviewing Vocabulary Through Memrise To Improve Students ’ Vocabulary Achievement. </w:t>
      </w:r>
      <w:r w:rsidRPr="00C343D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43D7">
        <w:rPr>
          <w:rFonts w:ascii="Times New Roman" w:hAnsi="Times New Roman" w:cs="Times New Roman"/>
          <w:noProof/>
          <w:sz w:val="24"/>
          <w:szCs w:val="24"/>
        </w:rPr>
        <w:t>(2), 33–46.</w:t>
      </w:r>
    </w:p>
    <w:p w14:paraId="1FEB0FD1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F2EDB">
        <w:rPr>
          <w:rFonts w:ascii="Times New Roman" w:hAnsi="Times New Roman" w:cs="Times New Roman"/>
          <w:noProof/>
          <w:sz w:val="24"/>
          <w:szCs w:val="24"/>
        </w:rPr>
        <w:t xml:space="preserve">Hasan Affandi, M., &amp; Syafi ’i2, A. (2018). Memrise As A Builder Students </w:t>
      </w:r>
      <w:r w:rsidRPr="00CF2EDB">
        <w:rPr>
          <w:rFonts w:ascii="Times New Roman" w:hAnsi="Times New Roman" w:cs="Times New Roman"/>
          <w:noProof/>
          <w:sz w:val="24"/>
          <w:szCs w:val="24"/>
        </w:rPr>
        <w:lastRenderedPageBreak/>
        <w:t>Vocabulary. 5, 32–38. http://ojs.unpkediri.ac.id</w:t>
      </w:r>
    </w:p>
    <w:p w14:paraId="17CA921B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1C62">
        <w:rPr>
          <w:rFonts w:ascii="Times New Roman" w:hAnsi="Times New Roman" w:cs="Times New Roman"/>
          <w:noProof/>
          <w:sz w:val="24"/>
          <w:szCs w:val="24"/>
        </w:rPr>
        <w:t xml:space="preserve">Hatch, E.M. dan C. Brown. </w:t>
      </w:r>
      <w:r>
        <w:rPr>
          <w:rFonts w:ascii="Times New Roman" w:hAnsi="Times New Roman" w:cs="Times New Roman"/>
          <w:noProof/>
          <w:sz w:val="24"/>
          <w:szCs w:val="24"/>
        </w:rPr>
        <w:t>2011</w:t>
      </w:r>
      <w:r w:rsidRPr="00991C62">
        <w:rPr>
          <w:rFonts w:ascii="Times New Roman" w:hAnsi="Times New Roman" w:cs="Times New Roman"/>
          <w:noProof/>
          <w:sz w:val="24"/>
          <w:szCs w:val="24"/>
        </w:rPr>
        <w:t>. “Vocabulary Sentence and Language Education”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91C62">
        <w:rPr>
          <w:rFonts w:ascii="Times New Roman" w:hAnsi="Times New Roman" w:cs="Times New Roman"/>
          <w:noProof/>
          <w:sz w:val="24"/>
          <w:szCs w:val="24"/>
        </w:rPr>
        <w:t>Cambridge: Cambridge University Press.</w:t>
      </w:r>
    </w:p>
    <w:p w14:paraId="5153CCBB" w14:textId="77777777" w:rsidR="00C13A0E" w:rsidRPr="00D0727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Hornby, A.S. 1995. Oxford Advanced Learner’s Dictionary of Current English (5th</w:t>
      </w:r>
    </w:p>
    <w:p w14:paraId="16E2013F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Hutabarat, M. T. (2019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>Improving Students’ Vocabulary Mastery Through Memrise Application Of The Tenth Grade Students At Sma Hkbp Sidorame Med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KIP, Universitas HKBP Nomensen, Medan</w:t>
      </w:r>
      <w:r w:rsidRPr="00C343D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7568328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Izah, N. (2019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>Upgrading Students ’ Vocabulary Through “ Memrise ” App.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6-8</w:t>
      </w:r>
      <w:r w:rsidRPr="00C343D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CF29B5A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Kent, D., &amp; Sherman, B. (2013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>Pilot Study for Use of Memrise Application by Korean Junior College Students Studying EFL Vocabulary in a Blended Learning Contex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DOI : </w:t>
      </w:r>
      <w:r w:rsidRPr="00C343D7">
        <w:rPr>
          <w:rFonts w:ascii="Times New Roman" w:hAnsi="Times New Roman" w:cs="Times New Roman"/>
          <w:noProof/>
          <w:sz w:val="24"/>
          <w:szCs w:val="24"/>
        </w:rPr>
        <w:t>https://doi.org/10.16875/stem.2013.14.3.169</w:t>
      </w:r>
    </w:p>
    <w:p w14:paraId="123EB56C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D1177">
        <w:rPr>
          <w:rFonts w:ascii="Times New Roman" w:hAnsi="Times New Roman" w:cs="Times New Roman"/>
          <w:noProof/>
          <w:sz w:val="24"/>
          <w:szCs w:val="24"/>
        </w:rPr>
        <w:t>Morales,Nayl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22.</w:t>
      </w:r>
      <w:r w:rsidRPr="002D1177">
        <w:rPr>
          <w:rFonts w:ascii="Times New Roman" w:hAnsi="Times New Roman" w:cs="Times New Roman"/>
          <w:noProof/>
          <w:sz w:val="24"/>
          <w:szCs w:val="24"/>
        </w:rPr>
        <w:t>“Improve Your Vocabulary with The Learn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D1177">
        <w:rPr>
          <w:rFonts w:ascii="Times New Roman" w:hAnsi="Times New Roman" w:cs="Times New Roman"/>
          <w:noProof/>
          <w:sz w:val="24"/>
          <w:szCs w:val="24"/>
        </w:rPr>
        <w:t>Application Memrise” (online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Available at: </w:t>
      </w:r>
      <w:r w:rsidRPr="002D1177">
        <w:rPr>
          <w:rFonts w:ascii="Times New Roman" w:hAnsi="Times New Roman" w:cs="Times New Roman"/>
          <w:noProof/>
          <w:sz w:val="24"/>
          <w:szCs w:val="24"/>
        </w:rPr>
        <w:t>https://atslaslanguageschool.com.</w:t>
      </w:r>
    </w:p>
    <w:p w14:paraId="0AC2AF07" w14:textId="77777777" w:rsidR="00C13A0E" w:rsidRPr="0066514D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Nur, B., Lubis, A., Husda, A., Zulhantiar, P. A., (2023). Memrise Application As Digital Media Skill To Enrich Students ’ English Vocabulary At Junior Highschool In. </w:t>
      </w:r>
      <w:r w:rsidRPr="003D3E25">
        <w:rPr>
          <w:rFonts w:ascii="Times New Roman" w:hAnsi="Times New Roman" w:cs="Times New Roman"/>
          <w:noProof/>
          <w:sz w:val="24"/>
          <w:szCs w:val="24"/>
        </w:rPr>
        <w:t>11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(1), 459–467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OI: </w:t>
      </w:r>
      <w:r w:rsidRPr="0066514D">
        <w:rPr>
          <w:rFonts w:ascii="Times New Roman" w:hAnsi="Times New Roman" w:cs="Times New Roman"/>
          <w:noProof/>
          <w:sz w:val="24"/>
          <w:szCs w:val="24"/>
          <w:u w:val="single"/>
        </w:rPr>
        <w:t>https://doi.org/10.37081/ed.v11i1.4542</w:t>
      </w:r>
    </w:p>
    <w:p w14:paraId="69C15B42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Nuralisah, A. S., &amp; Kareviati, E. (2020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 xml:space="preserve">The Effectiveness Of Using Memrise Application. </w:t>
      </w:r>
      <w:r w:rsidRPr="00C343D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343D7">
        <w:rPr>
          <w:rFonts w:ascii="Times New Roman" w:hAnsi="Times New Roman" w:cs="Times New Roman"/>
          <w:noProof/>
          <w:sz w:val="24"/>
          <w:szCs w:val="24"/>
        </w:rPr>
        <w:t>(4), 494–500.</w:t>
      </w:r>
    </w:p>
    <w:p w14:paraId="39D6EA43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F2EDB">
        <w:rPr>
          <w:rFonts w:ascii="Times New Roman" w:hAnsi="Times New Roman" w:cs="Times New Roman"/>
          <w:noProof/>
          <w:sz w:val="24"/>
          <w:szCs w:val="24"/>
        </w:rPr>
        <w:t>Ramírez, N. F., &amp; Kuhl, P. K. (2020). Early Second Language Learning through SparkLingTM: Scaling up a Language Intervention in Infant Education Centers. Mind, Brain, and Education, 14(2), 94–103. https://doi.org/10.1111/mbe.12232</w:t>
      </w:r>
      <w:r w:rsidRPr="00C343D7">
        <w:rPr>
          <w:rFonts w:ascii="Times New Roman" w:hAnsi="Times New Roman" w:cs="Times New Roman"/>
          <w:noProof/>
          <w:sz w:val="24"/>
          <w:szCs w:val="24"/>
        </w:rPr>
        <w:t>Rohim, R. 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.2022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 xml:space="preserve">The Effect of Memrise </w:t>
      </w:r>
      <w:r w:rsidRPr="000E2835">
        <w:rPr>
          <w:rFonts w:ascii="Times New Roman" w:hAnsi="Times New Roman" w:cs="Times New Roman"/>
          <w:noProof/>
          <w:sz w:val="24"/>
          <w:szCs w:val="24"/>
        </w:rPr>
        <w:lastRenderedPageBreak/>
        <w:t>Application Towards Students ’ Vocabulary Mastery.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43D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343D7">
        <w:rPr>
          <w:rFonts w:ascii="Times New Roman" w:hAnsi="Times New Roman" w:cs="Times New Roman"/>
          <w:noProof/>
          <w:sz w:val="24"/>
          <w:szCs w:val="24"/>
        </w:rPr>
        <w:t>(2), 194–198.</w:t>
      </w:r>
    </w:p>
    <w:p w14:paraId="04E5ECC7" w14:textId="77777777" w:rsidR="00C13A0E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Santri, F. (2020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>The Effectiveness Of Memrise Application To Upgrade Students’ Vocabulary Mastery At The Second Grade Of Ma Ddi Kanang.</w:t>
      </w: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PTF, IAIN Parepare.</w:t>
      </w:r>
    </w:p>
    <w:p w14:paraId="03B93902" w14:textId="77777777" w:rsidR="00C13A0E" w:rsidRPr="00F35AE3" w:rsidRDefault="00C13A0E" w:rsidP="00F35AE3">
      <w:pPr>
        <w:spacing w:line="480" w:lineRule="auto"/>
        <w:ind w:left="720" w:hanging="720"/>
        <w:jc w:val="both"/>
        <w:rPr>
          <w:rFonts w:ascii="Times New Roman" w:eastAsiaTheme="minorHAnsi" w:hAnsi="Times New Roman" w:cs="Times New Roman"/>
          <w:sz w:val="24"/>
          <w:szCs w:val="24"/>
        </w:rPr>
      </w:pPr>
      <w:r w:rsidRPr="00F35AE3">
        <w:rPr>
          <w:rFonts w:ascii="Times New Roman" w:eastAsiaTheme="minorHAnsi" w:hAnsi="Times New Roman" w:cs="Times New Roman"/>
          <w:sz w:val="24"/>
          <w:szCs w:val="24"/>
        </w:rPr>
        <w:t>Sirait, D., Harahap, Y. S., &amp; Handayani, A. T. (2021). The use of Youtube-based interactive learning media in learning English in the new normal era. European Journal of English Language Teaching, 6(4).</w:t>
      </w:r>
    </w:p>
    <w:p w14:paraId="73CCA35E" w14:textId="77777777" w:rsidR="00C13A0E" w:rsidRPr="00D0727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1701" w:hanging="170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Ur, Penny. (</w:t>
      </w:r>
      <w:r>
        <w:rPr>
          <w:rFonts w:ascii="Times New Roman" w:hAnsi="Times New Roman" w:cs="Times New Roman"/>
          <w:noProof/>
          <w:sz w:val="24"/>
          <w:szCs w:val="24"/>
        </w:rPr>
        <w:t>2013</w:t>
      </w:r>
      <w:r w:rsidRPr="00D07277">
        <w:rPr>
          <w:rFonts w:ascii="Times New Roman" w:hAnsi="Times New Roman" w:cs="Times New Roman"/>
          <w:noProof/>
          <w:sz w:val="24"/>
          <w:szCs w:val="24"/>
        </w:rPr>
        <w:t xml:space="preserve">). A Course in Language Teaching: Practice and Theory. New </w:t>
      </w:r>
    </w:p>
    <w:p w14:paraId="0CA43C58" w14:textId="77777777" w:rsidR="00C13A0E" w:rsidRPr="00C343D7" w:rsidRDefault="00C13A0E" w:rsidP="00376C6C">
      <w:pPr>
        <w:widowControl w:val="0"/>
        <w:autoSpaceDE w:val="0"/>
        <w:autoSpaceDN w:val="0"/>
        <w:adjustRightInd w:val="0"/>
        <w:spacing w:after="0" w:line="480" w:lineRule="auto"/>
        <w:ind w:left="1701" w:hanging="122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7277">
        <w:rPr>
          <w:rFonts w:ascii="Times New Roman" w:hAnsi="Times New Roman" w:cs="Times New Roman"/>
          <w:noProof/>
          <w:sz w:val="24"/>
          <w:szCs w:val="24"/>
        </w:rPr>
        <w:t>York:Cambridge University Press.</w:t>
      </w:r>
    </w:p>
    <w:p w14:paraId="7944BA89" w14:textId="0E90C7F3" w:rsidR="0082643F" w:rsidRPr="007E41E8" w:rsidRDefault="00C13A0E" w:rsidP="00EC23C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343D7">
        <w:rPr>
          <w:rFonts w:ascii="Times New Roman" w:hAnsi="Times New Roman" w:cs="Times New Roman"/>
          <w:noProof/>
          <w:sz w:val="24"/>
          <w:szCs w:val="24"/>
        </w:rPr>
        <w:t xml:space="preserve">Zulhantiar, P. A. (2022). </w:t>
      </w:r>
      <w:r w:rsidRPr="000E2835">
        <w:rPr>
          <w:rFonts w:ascii="Times New Roman" w:hAnsi="Times New Roman" w:cs="Times New Roman"/>
          <w:noProof/>
          <w:sz w:val="24"/>
          <w:szCs w:val="24"/>
        </w:rPr>
        <w:t>The Effect Of Using Memrise Application As Digit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B0A7F">
        <w:rPr>
          <w:rFonts w:ascii="Times New Roman" w:hAnsi="Times New Roman" w:cs="Times New Roman"/>
          <w:noProof/>
          <w:sz w:val="24"/>
          <w:szCs w:val="24"/>
        </w:rPr>
        <w:t>Media Skill For Students’ Vocabulary Enrichment At Eight Grade Student</w:t>
      </w:r>
      <w:r w:rsidRPr="000E2835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KIP, Universitas Muhammadiyah Sumatera Utara, Medan.</w:t>
      </w:r>
      <w:r w:rsidR="00C343D7" w:rsidRPr="00C343D7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82643F" w:rsidRPr="007E41E8" w:rsidSect="006361BC">
      <w:footerReference w:type="first" r:id="rId9"/>
      <w:pgSz w:w="11906" w:h="16838" w:code="9"/>
      <w:pgMar w:top="2268" w:right="1701" w:bottom="1701" w:left="2268" w:header="709" w:footer="709" w:gutter="0"/>
      <w:pgNumType w:start="5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EDB5D14" w14:textId="77777777" w:rsidR="003E48CA" w:rsidRDefault="003E48CA" w:rsidP="00C11A31">
      <w:pPr>
        <w:spacing w:after="0" w:line="240" w:lineRule="auto"/>
      </w:pPr>
      <w:r>
        <w:separator/>
      </w:r>
    </w:p>
  </w:endnote>
  <w:endnote w:type="continuationSeparator" w:id="0">
    <w:p w14:paraId="58500C9D" w14:textId="77777777" w:rsidR="003E48CA" w:rsidRDefault="003E48CA" w:rsidP="00C11A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265016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9674EE" w14:textId="77777777" w:rsidR="009A0E3E" w:rsidRDefault="009A0E3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C23C7"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14:paraId="78108E99" w14:textId="77777777" w:rsidR="009A0E3E" w:rsidRDefault="009A0E3E" w:rsidP="007D13BD">
    <w:pPr>
      <w:pStyle w:val="Footer"/>
      <w:tabs>
        <w:tab w:val="clear" w:pos="4513"/>
        <w:tab w:val="clear" w:pos="9026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7121F5" w14:textId="77777777" w:rsidR="003E48CA" w:rsidRDefault="003E48CA" w:rsidP="00C11A31">
      <w:pPr>
        <w:spacing w:after="0" w:line="240" w:lineRule="auto"/>
      </w:pPr>
      <w:r>
        <w:separator/>
      </w:r>
    </w:p>
  </w:footnote>
  <w:footnote w:type="continuationSeparator" w:id="0">
    <w:p w14:paraId="6F1B3E8D" w14:textId="77777777" w:rsidR="003E48CA" w:rsidRDefault="003E48CA" w:rsidP="00C11A3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8"/>
    <w:multiLevelType w:val="hybridMultilevel"/>
    <w:tmpl w:val="1FFECF7C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08512A2"/>
    <w:multiLevelType w:val="hybridMultilevel"/>
    <w:tmpl w:val="F606E87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D917D0"/>
    <w:multiLevelType w:val="hybridMultilevel"/>
    <w:tmpl w:val="7E8E9A6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4A2BE2"/>
    <w:multiLevelType w:val="hybridMultilevel"/>
    <w:tmpl w:val="4F0017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85A197C"/>
    <w:multiLevelType w:val="hybridMultilevel"/>
    <w:tmpl w:val="CE1EEB06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95E1AB8"/>
    <w:multiLevelType w:val="hybridMultilevel"/>
    <w:tmpl w:val="56CE70D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AD704B6"/>
    <w:multiLevelType w:val="hybridMultilevel"/>
    <w:tmpl w:val="FAE4B8F8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FFFFFFFF">
      <w:numFmt w:val="bullet"/>
      <w:lvlText w:val="•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0A12D2C"/>
    <w:multiLevelType w:val="hybridMultilevel"/>
    <w:tmpl w:val="51F4596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C80284"/>
    <w:multiLevelType w:val="hybridMultilevel"/>
    <w:tmpl w:val="56AC5D5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17303FC7"/>
    <w:multiLevelType w:val="hybridMultilevel"/>
    <w:tmpl w:val="76866F6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C01780F"/>
    <w:multiLevelType w:val="hybridMultilevel"/>
    <w:tmpl w:val="6BAAB4E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11D175E"/>
    <w:multiLevelType w:val="hybridMultilevel"/>
    <w:tmpl w:val="6F2ECD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21C5702"/>
    <w:multiLevelType w:val="hybridMultilevel"/>
    <w:tmpl w:val="7658688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72F5E5F"/>
    <w:multiLevelType w:val="hybridMultilevel"/>
    <w:tmpl w:val="990841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7D726DF"/>
    <w:multiLevelType w:val="hybridMultilevel"/>
    <w:tmpl w:val="46CA1FA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0945A06"/>
    <w:multiLevelType w:val="hybridMultilevel"/>
    <w:tmpl w:val="2A2AFBE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B0A410F"/>
    <w:multiLevelType w:val="hybridMultilevel"/>
    <w:tmpl w:val="8D54328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E8A7FAF"/>
    <w:multiLevelType w:val="hybridMultilevel"/>
    <w:tmpl w:val="338E213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5307FB8"/>
    <w:multiLevelType w:val="hybridMultilevel"/>
    <w:tmpl w:val="6F2ECD0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B6C3046"/>
    <w:multiLevelType w:val="hybridMultilevel"/>
    <w:tmpl w:val="52947F8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BF70DFD"/>
    <w:multiLevelType w:val="hybridMultilevel"/>
    <w:tmpl w:val="365A859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CB02EEF"/>
    <w:multiLevelType w:val="hybridMultilevel"/>
    <w:tmpl w:val="8FE257A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C0B5249"/>
    <w:multiLevelType w:val="hybridMultilevel"/>
    <w:tmpl w:val="52947F8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D01358B"/>
    <w:multiLevelType w:val="hybridMultilevel"/>
    <w:tmpl w:val="8C24C820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3BC6E58"/>
    <w:multiLevelType w:val="hybridMultilevel"/>
    <w:tmpl w:val="0E7C12F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3C41525"/>
    <w:multiLevelType w:val="hybridMultilevel"/>
    <w:tmpl w:val="9D881A3C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3F85BBE"/>
    <w:multiLevelType w:val="hybridMultilevel"/>
    <w:tmpl w:val="C028615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42702F3"/>
    <w:multiLevelType w:val="hybridMultilevel"/>
    <w:tmpl w:val="C2FA90E6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72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7CA6CD8"/>
    <w:multiLevelType w:val="hybridMultilevel"/>
    <w:tmpl w:val="8B1AF52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8083F3A"/>
    <w:multiLevelType w:val="hybridMultilevel"/>
    <w:tmpl w:val="4DB8E342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82F1AB6"/>
    <w:multiLevelType w:val="hybridMultilevel"/>
    <w:tmpl w:val="CE3E964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CCC0B12"/>
    <w:multiLevelType w:val="hybridMultilevel"/>
    <w:tmpl w:val="102E2872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DBB5EE4"/>
    <w:multiLevelType w:val="hybridMultilevel"/>
    <w:tmpl w:val="ACF232D8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0A96614"/>
    <w:multiLevelType w:val="hybridMultilevel"/>
    <w:tmpl w:val="96D03E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46806E7"/>
    <w:multiLevelType w:val="hybridMultilevel"/>
    <w:tmpl w:val="1D48D450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CC72CDE8">
      <w:numFmt w:val="bullet"/>
      <w:lvlText w:val="•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AF96999"/>
    <w:multiLevelType w:val="hybridMultilevel"/>
    <w:tmpl w:val="6128C41A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EB3728E"/>
    <w:multiLevelType w:val="hybridMultilevel"/>
    <w:tmpl w:val="0CFC777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EB654DE"/>
    <w:multiLevelType w:val="hybridMultilevel"/>
    <w:tmpl w:val="EA345A3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4"/>
  </w:num>
  <w:num w:numId="2">
    <w:abstractNumId w:val="29"/>
  </w:num>
  <w:num w:numId="3">
    <w:abstractNumId w:val="25"/>
  </w:num>
  <w:num w:numId="4">
    <w:abstractNumId w:val="34"/>
  </w:num>
  <w:num w:numId="5">
    <w:abstractNumId w:val="35"/>
  </w:num>
  <w:num w:numId="6">
    <w:abstractNumId w:val="14"/>
  </w:num>
  <w:num w:numId="7">
    <w:abstractNumId w:val="1"/>
  </w:num>
  <w:num w:numId="8">
    <w:abstractNumId w:val="19"/>
  </w:num>
  <w:num w:numId="9">
    <w:abstractNumId w:val="15"/>
  </w:num>
  <w:num w:numId="10">
    <w:abstractNumId w:val="32"/>
  </w:num>
  <w:num w:numId="11">
    <w:abstractNumId w:val="6"/>
  </w:num>
  <w:num w:numId="12">
    <w:abstractNumId w:val="22"/>
  </w:num>
  <w:num w:numId="13">
    <w:abstractNumId w:val="27"/>
  </w:num>
  <w:num w:numId="14">
    <w:abstractNumId w:val="10"/>
  </w:num>
  <w:num w:numId="15">
    <w:abstractNumId w:val="12"/>
  </w:num>
  <w:num w:numId="16">
    <w:abstractNumId w:val="16"/>
  </w:num>
  <w:num w:numId="17">
    <w:abstractNumId w:val="26"/>
  </w:num>
  <w:num w:numId="18">
    <w:abstractNumId w:val="20"/>
  </w:num>
  <w:num w:numId="19">
    <w:abstractNumId w:val="28"/>
  </w:num>
  <w:num w:numId="20">
    <w:abstractNumId w:val="36"/>
  </w:num>
  <w:num w:numId="21">
    <w:abstractNumId w:val="8"/>
  </w:num>
  <w:num w:numId="22">
    <w:abstractNumId w:val="23"/>
  </w:num>
  <w:num w:numId="23">
    <w:abstractNumId w:val="33"/>
  </w:num>
  <w:num w:numId="24">
    <w:abstractNumId w:val="30"/>
  </w:num>
  <w:num w:numId="25">
    <w:abstractNumId w:val="9"/>
  </w:num>
  <w:num w:numId="26">
    <w:abstractNumId w:val="17"/>
  </w:num>
  <w:num w:numId="27">
    <w:abstractNumId w:val="2"/>
  </w:num>
  <w:num w:numId="28">
    <w:abstractNumId w:val="13"/>
  </w:num>
  <w:num w:numId="29">
    <w:abstractNumId w:val="4"/>
  </w:num>
  <w:num w:numId="30">
    <w:abstractNumId w:val="21"/>
  </w:num>
  <w:num w:numId="31">
    <w:abstractNumId w:val="5"/>
  </w:num>
  <w:num w:numId="32">
    <w:abstractNumId w:val="11"/>
  </w:num>
  <w:num w:numId="33">
    <w:abstractNumId w:val="3"/>
  </w:num>
  <w:num w:numId="34">
    <w:abstractNumId w:val="7"/>
  </w:num>
  <w:num w:numId="35">
    <w:abstractNumId w:val="0"/>
  </w:num>
  <w:num w:numId="36">
    <w:abstractNumId w:val="31"/>
  </w:num>
  <w:num w:numId="37">
    <w:abstractNumId w:val="37"/>
  </w:num>
  <w:num w:numId="38">
    <w:abstractNumId w:val="18"/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675"/>
    <w:rsid w:val="00002C13"/>
    <w:rsid w:val="00002E38"/>
    <w:rsid w:val="00017575"/>
    <w:rsid w:val="000214A8"/>
    <w:rsid w:val="000274E5"/>
    <w:rsid w:val="00032650"/>
    <w:rsid w:val="0003357C"/>
    <w:rsid w:val="00035798"/>
    <w:rsid w:val="00051434"/>
    <w:rsid w:val="00051709"/>
    <w:rsid w:val="000616D9"/>
    <w:rsid w:val="00062124"/>
    <w:rsid w:val="0007229E"/>
    <w:rsid w:val="00076664"/>
    <w:rsid w:val="00085175"/>
    <w:rsid w:val="00087BE7"/>
    <w:rsid w:val="000A5332"/>
    <w:rsid w:val="000B7168"/>
    <w:rsid w:val="000B7BBF"/>
    <w:rsid w:val="000C0669"/>
    <w:rsid w:val="000C1D26"/>
    <w:rsid w:val="000C28C5"/>
    <w:rsid w:val="000C30B1"/>
    <w:rsid w:val="000D5C54"/>
    <w:rsid w:val="000E2835"/>
    <w:rsid w:val="000E662D"/>
    <w:rsid w:val="000E6820"/>
    <w:rsid w:val="000E6EDA"/>
    <w:rsid w:val="000F615C"/>
    <w:rsid w:val="00107141"/>
    <w:rsid w:val="001121AB"/>
    <w:rsid w:val="00115C44"/>
    <w:rsid w:val="00120A95"/>
    <w:rsid w:val="00121C59"/>
    <w:rsid w:val="001272C5"/>
    <w:rsid w:val="00142495"/>
    <w:rsid w:val="001454D6"/>
    <w:rsid w:val="00153697"/>
    <w:rsid w:val="0015644F"/>
    <w:rsid w:val="00166142"/>
    <w:rsid w:val="00175B36"/>
    <w:rsid w:val="00186A43"/>
    <w:rsid w:val="00196515"/>
    <w:rsid w:val="001B5C05"/>
    <w:rsid w:val="001D3271"/>
    <w:rsid w:val="001D6B55"/>
    <w:rsid w:val="001F2308"/>
    <w:rsid w:val="001F4D58"/>
    <w:rsid w:val="001F5BCC"/>
    <w:rsid w:val="0020025D"/>
    <w:rsid w:val="00211CDF"/>
    <w:rsid w:val="00220427"/>
    <w:rsid w:val="00221138"/>
    <w:rsid w:val="0022551E"/>
    <w:rsid w:val="00225CF7"/>
    <w:rsid w:val="00226500"/>
    <w:rsid w:val="0023024C"/>
    <w:rsid w:val="002365FC"/>
    <w:rsid w:val="00252AC1"/>
    <w:rsid w:val="002541A1"/>
    <w:rsid w:val="00255258"/>
    <w:rsid w:val="002573A5"/>
    <w:rsid w:val="00261BED"/>
    <w:rsid w:val="00264098"/>
    <w:rsid w:val="002708BA"/>
    <w:rsid w:val="00271326"/>
    <w:rsid w:val="00277741"/>
    <w:rsid w:val="00291A31"/>
    <w:rsid w:val="002A285C"/>
    <w:rsid w:val="002A304D"/>
    <w:rsid w:val="002A378B"/>
    <w:rsid w:val="002A4D25"/>
    <w:rsid w:val="002A6722"/>
    <w:rsid w:val="002A6C6D"/>
    <w:rsid w:val="002B1574"/>
    <w:rsid w:val="002C5B47"/>
    <w:rsid w:val="002D0D9C"/>
    <w:rsid w:val="002D1177"/>
    <w:rsid w:val="002D3927"/>
    <w:rsid w:val="002E3685"/>
    <w:rsid w:val="002F007C"/>
    <w:rsid w:val="002F43DF"/>
    <w:rsid w:val="00306BA3"/>
    <w:rsid w:val="003129B2"/>
    <w:rsid w:val="003178C7"/>
    <w:rsid w:val="00331477"/>
    <w:rsid w:val="00335B71"/>
    <w:rsid w:val="0034604C"/>
    <w:rsid w:val="003465F6"/>
    <w:rsid w:val="00355B65"/>
    <w:rsid w:val="00356230"/>
    <w:rsid w:val="003603E5"/>
    <w:rsid w:val="00362618"/>
    <w:rsid w:val="00362E54"/>
    <w:rsid w:val="00363DF3"/>
    <w:rsid w:val="00372362"/>
    <w:rsid w:val="00373847"/>
    <w:rsid w:val="00376C6C"/>
    <w:rsid w:val="0039326C"/>
    <w:rsid w:val="00396D27"/>
    <w:rsid w:val="003A6C03"/>
    <w:rsid w:val="003B1C59"/>
    <w:rsid w:val="003B5B6F"/>
    <w:rsid w:val="003C03B8"/>
    <w:rsid w:val="003C1C93"/>
    <w:rsid w:val="003C3328"/>
    <w:rsid w:val="003C4061"/>
    <w:rsid w:val="003C5B4E"/>
    <w:rsid w:val="003D2E4D"/>
    <w:rsid w:val="003D3E25"/>
    <w:rsid w:val="003D61F0"/>
    <w:rsid w:val="003E48CA"/>
    <w:rsid w:val="003E6777"/>
    <w:rsid w:val="003F369F"/>
    <w:rsid w:val="00403334"/>
    <w:rsid w:val="004122B7"/>
    <w:rsid w:val="00412C86"/>
    <w:rsid w:val="00424CD5"/>
    <w:rsid w:val="004318DD"/>
    <w:rsid w:val="00431F78"/>
    <w:rsid w:val="00444FD8"/>
    <w:rsid w:val="0044687D"/>
    <w:rsid w:val="004469E8"/>
    <w:rsid w:val="00447849"/>
    <w:rsid w:val="00447ECA"/>
    <w:rsid w:val="00457C49"/>
    <w:rsid w:val="00457EE2"/>
    <w:rsid w:val="00475460"/>
    <w:rsid w:val="00483998"/>
    <w:rsid w:val="004A7759"/>
    <w:rsid w:val="004B0A7F"/>
    <w:rsid w:val="004B50DE"/>
    <w:rsid w:val="004B636B"/>
    <w:rsid w:val="004C3F23"/>
    <w:rsid w:val="004D0D3F"/>
    <w:rsid w:val="004E4D27"/>
    <w:rsid w:val="004F028A"/>
    <w:rsid w:val="004F2794"/>
    <w:rsid w:val="0053152D"/>
    <w:rsid w:val="0053390E"/>
    <w:rsid w:val="00535257"/>
    <w:rsid w:val="00543012"/>
    <w:rsid w:val="00550453"/>
    <w:rsid w:val="005554BC"/>
    <w:rsid w:val="00556B33"/>
    <w:rsid w:val="00556CA3"/>
    <w:rsid w:val="00557BAF"/>
    <w:rsid w:val="005623D3"/>
    <w:rsid w:val="005722D8"/>
    <w:rsid w:val="00573EDE"/>
    <w:rsid w:val="00584610"/>
    <w:rsid w:val="00584BFC"/>
    <w:rsid w:val="005912F9"/>
    <w:rsid w:val="0059357F"/>
    <w:rsid w:val="00594530"/>
    <w:rsid w:val="005A176C"/>
    <w:rsid w:val="005A6F2E"/>
    <w:rsid w:val="005B5752"/>
    <w:rsid w:val="005C7A70"/>
    <w:rsid w:val="005D1887"/>
    <w:rsid w:val="005D6093"/>
    <w:rsid w:val="005E7414"/>
    <w:rsid w:val="00601704"/>
    <w:rsid w:val="00606422"/>
    <w:rsid w:val="0061480D"/>
    <w:rsid w:val="00615AA6"/>
    <w:rsid w:val="00616EE2"/>
    <w:rsid w:val="0062155E"/>
    <w:rsid w:val="00622017"/>
    <w:rsid w:val="00630D48"/>
    <w:rsid w:val="00633165"/>
    <w:rsid w:val="006361BC"/>
    <w:rsid w:val="00641223"/>
    <w:rsid w:val="00647480"/>
    <w:rsid w:val="00653CF4"/>
    <w:rsid w:val="006540F8"/>
    <w:rsid w:val="0066514D"/>
    <w:rsid w:val="006751C4"/>
    <w:rsid w:val="006808B5"/>
    <w:rsid w:val="006813F9"/>
    <w:rsid w:val="00690497"/>
    <w:rsid w:val="0069297B"/>
    <w:rsid w:val="006951E4"/>
    <w:rsid w:val="006A06A6"/>
    <w:rsid w:val="006A2A20"/>
    <w:rsid w:val="006A3D02"/>
    <w:rsid w:val="006A6D6E"/>
    <w:rsid w:val="006B06B4"/>
    <w:rsid w:val="006B1807"/>
    <w:rsid w:val="006D5B71"/>
    <w:rsid w:val="006F06B3"/>
    <w:rsid w:val="006F4429"/>
    <w:rsid w:val="006F4896"/>
    <w:rsid w:val="006F5CAA"/>
    <w:rsid w:val="00700B6B"/>
    <w:rsid w:val="00700F80"/>
    <w:rsid w:val="00704F61"/>
    <w:rsid w:val="0070669F"/>
    <w:rsid w:val="00711759"/>
    <w:rsid w:val="00724268"/>
    <w:rsid w:val="007336C7"/>
    <w:rsid w:val="00737B2A"/>
    <w:rsid w:val="00737C08"/>
    <w:rsid w:val="00740375"/>
    <w:rsid w:val="007469D8"/>
    <w:rsid w:val="007470AF"/>
    <w:rsid w:val="00750B66"/>
    <w:rsid w:val="007517E6"/>
    <w:rsid w:val="00752957"/>
    <w:rsid w:val="00754025"/>
    <w:rsid w:val="007617B6"/>
    <w:rsid w:val="007674E3"/>
    <w:rsid w:val="00767C2A"/>
    <w:rsid w:val="00767EFE"/>
    <w:rsid w:val="00770F90"/>
    <w:rsid w:val="007817CB"/>
    <w:rsid w:val="00787334"/>
    <w:rsid w:val="007A6300"/>
    <w:rsid w:val="007B3685"/>
    <w:rsid w:val="007C4A68"/>
    <w:rsid w:val="007C571E"/>
    <w:rsid w:val="007C6575"/>
    <w:rsid w:val="007D13BD"/>
    <w:rsid w:val="007D4045"/>
    <w:rsid w:val="007D404E"/>
    <w:rsid w:val="007D56C8"/>
    <w:rsid w:val="007D6F5A"/>
    <w:rsid w:val="007E0693"/>
    <w:rsid w:val="007E41E8"/>
    <w:rsid w:val="007E4F18"/>
    <w:rsid w:val="007E7E6C"/>
    <w:rsid w:val="007F0115"/>
    <w:rsid w:val="00804087"/>
    <w:rsid w:val="00813FAF"/>
    <w:rsid w:val="008260A4"/>
    <w:rsid w:val="0082643F"/>
    <w:rsid w:val="00844A88"/>
    <w:rsid w:val="008468C2"/>
    <w:rsid w:val="008511E9"/>
    <w:rsid w:val="00861421"/>
    <w:rsid w:val="00863071"/>
    <w:rsid w:val="00864B91"/>
    <w:rsid w:val="00864F62"/>
    <w:rsid w:val="0086553C"/>
    <w:rsid w:val="00866538"/>
    <w:rsid w:val="008736AC"/>
    <w:rsid w:val="0087376B"/>
    <w:rsid w:val="0087747E"/>
    <w:rsid w:val="0088017B"/>
    <w:rsid w:val="00880407"/>
    <w:rsid w:val="00882B64"/>
    <w:rsid w:val="00885D66"/>
    <w:rsid w:val="00886587"/>
    <w:rsid w:val="00893751"/>
    <w:rsid w:val="00893E9A"/>
    <w:rsid w:val="008A13F0"/>
    <w:rsid w:val="008A21B0"/>
    <w:rsid w:val="008A349C"/>
    <w:rsid w:val="008B03D2"/>
    <w:rsid w:val="008C4619"/>
    <w:rsid w:val="008D591D"/>
    <w:rsid w:val="008E1A8B"/>
    <w:rsid w:val="008E6CE3"/>
    <w:rsid w:val="008F3400"/>
    <w:rsid w:val="008F5BF5"/>
    <w:rsid w:val="008F76B9"/>
    <w:rsid w:val="00903BED"/>
    <w:rsid w:val="00906FB1"/>
    <w:rsid w:val="009070B8"/>
    <w:rsid w:val="00907226"/>
    <w:rsid w:val="00910E1A"/>
    <w:rsid w:val="00911C15"/>
    <w:rsid w:val="00911CFA"/>
    <w:rsid w:val="00917AA8"/>
    <w:rsid w:val="00917C78"/>
    <w:rsid w:val="00920323"/>
    <w:rsid w:val="009209E2"/>
    <w:rsid w:val="00921275"/>
    <w:rsid w:val="009233BC"/>
    <w:rsid w:val="00930BCF"/>
    <w:rsid w:val="009436E6"/>
    <w:rsid w:val="009905D6"/>
    <w:rsid w:val="009907A8"/>
    <w:rsid w:val="00991C62"/>
    <w:rsid w:val="009926D7"/>
    <w:rsid w:val="009A0E3E"/>
    <w:rsid w:val="009A16C9"/>
    <w:rsid w:val="009C15C1"/>
    <w:rsid w:val="009C4E75"/>
    <w:rsid w:val="009D1630"/>
    <w:rsid w:val="009D2D8D"/>
    <w:rsid w:val="009E24D8"/>
    <w:rsid w:val="009E66D2"/>
    <w:rsid w:val="009F20B9"/>
    <w:rsid w:val="009F23DD"/>
    <w:rsid w:val="00A15040"/>
    <w:rsid w:val="00A156D6"/>
    <w:rsid w:val="00A16C8C"/>
    <w:rsid w:val="00A40EBE"/>
    <w:rsid w:val="00A4313D"/>
    <w:rsid w:val="00A554F3"/>
    <w:rsid w:val="00A56BEA"/>
    <w:rsid w:val="00A722BF"/>
    <w:rsid w:val="00A7339D"/>
    <w:rsid w:val="00A85A70"/>
    <w:rsid w:val="00A90C40"/>
    <w:rsid w:val="00A93CE6"/>
    <w:rsid w:val="00A96EB5"/>
    <w:rsid w:val="00AA7122"/>
    <w:rsid w:val="00AA7AFE"/>
    <w:rsid w:val="00AC08EC"/>
    <w:rsid w:val="00AC570D"/>
    <w:rsid w:val="00AC6754"/>
    <w:rsid w:val="00AD111F"/>
    <w:rsid w:val="00AD5B8D"/>
    <w:rsid w:val="00AE5764"/>
    <w:rsid w:val="00AF23C5"/>
    <w:rsid w:val="00AF3880"/>
    <w:rsid w:val="00AF3CAF"/>
    <w:rsid w:val="00B01DD8"/>
    <w:rsid w:val="00B14BEF"/>
    <w:rsid w:val="00B17A81"/>
    <w:rsid w:val="00B202C9"/>
    <w:rsid w:val="00B2071A"/>
    <w:rsid w:val="00B208E7"/>
    <w:rsid w:val="00B2355F"/>
    <w:rsid w:val="00B24091"/>
    <w:rsid w:val="00B336FD"/>
    <w:rsid w:val="00B338C8"/>
    <w:rsid w:val="00B364B5"/>
    <w:rsid w:val="00B40EBA"/>
    <w:rsid w:val="00B4651E"/>
    <w:rsid w:val="00B50AA1"/>
    <w:rsid w:val="00B566A8"/>
    <w:rsid w:val="00B64BDA"/>
    <w:rsid w:val="00B6732B"/>
    <w:rsid w:val="00B70C29"/>
    <w:rsid w:val="00B762D8"/>
    <w:rsid w:val="00B7660E"/>
    <w:rsid w:val="00B773CF"/>
    <w:rsid w:val="00B77420"/>
    <w:rsid w:val="00B9024E"/>
    <w:rsid w:val="00B94D6C"/>
    <w:rsid w:val="00BA261A"/>
    <w:rsid w:val="00BC1261"/>
    <w:rsid w:val="00BD5F35"/>
    <w:rsid w:val="00BD60AE"/>
    <w:rsid w:val="00BE3581"/>
    <w:rsid w:val="00BE7277"/>
    <w:rsid w:val="00BF0DEF"/>
    <w:rsid w:val="00BF34AF"/>
    <w:rsid w:val="00BF6814"/>
    <w:rsid w:val="00C11A31"/>
    <w:rsid w:val="00C12D70"/>
    <w:rsid w:val="00C13A0E"/>
    <w:rsid w:val="00C179F1"/>
    <w:rsid w:val="00C26535"/>
    <w:rsid w:val="00C2708F"/>
    <w:rsid w:val="00C328AD"/>
    <w:rsid w:val="00C3439A"/>
    <w:rsid w:val="00C343D7"/>
    <w:rsid w:val="00C36F83"/>
    <w:rsid w:val="00C511F7"/>
    <w:rsid w:val="00C642AC"/>
    <w:rsid w:val="00C64B32"/>
    <w:rsid w:val="00C66C18"/>
    <w:rsid w:val="00C70617"/>
    <w:rsid w:val="00C823BE"/>
    <w:rsid w:val="00C87BB4"/>
    <w:rsid w:val="00C91C36"/>
    <w:rsid w:val="00C94A10"/>
    <w:rsid w:val="00C9793E"/>
    <w:rsid w:val="00C97A71"/>
    <w:rsid w:val="00CA0D1A"/>
    <w:rsid w:val="00CA693B"/>
    <w:rsid w:val="00CB4764"/>
    <w:rsid w:val="00CB7C5B"/>
    <w:rsid w:val="00CC0A21"/>
    <w:rsid w:val="00CC62FC"/>
    <w:rsid w:val="00CC63DE"/>
    <w:rsid w:val="00CD03EC"/>
    <w:rsid w:val="00CD075E"/>
    <w:rsid w:val="00CD3334"/>
    <w:rsid w:val="00CD6F00"/>
    <w:rsid w:val="00CE7DF7"/>
    <w:rsid w:val="00CE7ED5"/>
    <w:rsid w:val="00CF0657"/>
    <w:rsid w:val="00CF2675"/>
    <w:rsid w:val="00CF2D43"/>
    <w:rsid w:val="00CF2EDB"/>
    <w:rsid w:val="00CF349C"/>
    <w:rsid w:val="00CF54F1"/>
    <w:rsid w:val="00D07277"/>
    <w:rsid w:val="00D14D3B"/>
    <w:rsid w:val="00D15996"/>
    <w:rsid w:val="00D2087A"/>
    <w:rsid w:val="00D21A02"/>
    <w:rsid w:val="00D327ED"/>
    <w:rsid w:val="00D3745F"/>
    <w:rsid w:val="00D40D0A"/>
    <w:rsid w:val="00D40EF3"/>
    <w:rsid w:val="00D43F11"/>
    <w:rsid w:val="00D44790"/>
    <w:rsid w:val="00D649F0"/>
    <w:rsid w:val="00D706CA"/>
    <w:rsid w:val="00D7312D"/>
    <w:rsid w:val="00D740D6"/>
    <w:rsid w:val="00D8048A"/>
    <w:rsid w:val="00D94213"/>
    <w:rsid w:val="00D9501C"/>
    <w:rsid w:val="00DA36E2"/>
    <w:rsid w:val="00DA7B9E"/>
    <w:rsid w:val="00DB5045"/>
    <w:rsid w:val="00DC08AB"/>
    <w:rsid w:val="00DD0754"/>
    <w:rsid w:val="00E00FEE"/>
    <w:rsid w:val="00E01F97"/>
    <w:rsid w:val="00E04FDF"/>
    <w:rsid w:val="00E10E74"/>
    <w:rsid w:val="00E25787"/>
    <w:rsid w:val="00E27C18"/>
    <w:rsid w:val="00E30E59"/>
    <w:rsid w:val="00E3312A"/>
    <w:rsid w:val="00E34213"/>
    <w:rsid w:val="00E4261E"/>
    <w:rsid w:val="00E4270E"/>
    <w:rsid w:val="00E447AE"/>
    <w:rsid w:val="00E53FB3"/>
    <w:rsid w:val="00E62A17"/>
    <w:rsid w:val="00E62F5D"/>
    <w:rsid w:val="00E63259"/>
    <w:rsid w:val="00E64F45"/>
    <w:rsid w:val="00E66334"/>
    <w:rsid w:val="00E70885"/>
    <w:rsid w:val="00E936B1"/>
    <w:rsid w:val="00EA4B5C"/>
    <w:rsid w:val="00EC06A1"/>
    <w:rsid w:val="00EC23C7"/>
    <w:rsid w:val="00ED414C"/>
    <w:rsid w:val="00EE7BA5"/>
    <w:rsid w:val="00F12119"/>
    <w:rsid w:val="00F15DAD"/>
    <w:rsid w:val="00F23547"/>
    <w:rsid w:val="00F26DFA"/>
    <w:rsid w:val="00F31191"/>
    <w:rsid w:val="00F34F90"/>
    <w:rsid w:val="00F35736"/>
    <w:rsid w:val="00F35AE3"/>
    <w:rsid w:val="00F37893"/>
    <w:rsid w:val="00F4240B"/>
    <w:rsid w:val="00F42B3F"/>
    <w:rsid w:val="00F44879"/>
    <w:rsid w:val="00F55DD1"/>
    <w:rsid w:val="00F67BF6"/>
    <w:rsid w:val="00F72609"/>
    <w:rsid w:val="00F77D9A"/>
    <w:rsid w:val="00F8404C"/>
    <w:rsid w:val="00FA6FC1"/>
    <w:rsid w:val="00FB06EF"/>
    <w:rsid w:val="00FB23EE"/>
    <w:rsid w:val="00FB30CA"/>
    <w:rsid w:val="00FB55BD"/>
    <w:rsid w:val="00FC02F4"/>
    <w:rsid w:val="00FC66E9"/>
    <w:rsid w:val="00FC66F5"/>
    <w:rsid w:val="00FC791E"/>
    <w:rsid w:val="00FE0C1E"/>
    <w:rsid w:val="00FE2AE8"/>
    <w:rsid w:val="00FE3DF4"/>
    <w:rsid w:val="00FE5A43"/>
    <w:rsid w:val="00FE6B1D"/>
    <w:rsid w:val="00FF2ED7"/>
    <w:rsid w:val="00FF70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DE47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13BD"/>
  </w:style>
  <w:style w:type="paragraph" w:styleId="Heading1">
    <w:name w:val="heading 1"/>
    <w:basedOn w:val="Normal"/>
    <w:next w:val="Normal"/>
    <w:link w:val="Heading1Char"/>
    <w:uiPriority w:val="9"/>
    <w:qFormat/>
    <w:rsid w:val="007D13BD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D13BD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D13B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D13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13B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D13B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D13B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D13B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D13B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Colorful List - Accent 11,Medium Grid 1 - Accent 21"/>
    <w:basedOn w:val="Normal"/>
    <w:link w:val="ListParagraphChar"/>
    <w:uiPriority w:val="34"/>
    <w:qFormat/>
    <w:rsid w:val="00CF267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F267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Default">
    <w:name w:val="Default"/>
    <w:rsid w:val="00CF267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CF26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11A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1A31"/>
  </w:style>
  <w:style w:type="paragraph" w:styleId="Footer">
    <w:name w:val="footer"/>
    <w:basedOn w:val="Normal"/>
    <w:link w:val="FooterChar"/>
    <w:uiPriority w:val="99"/>
    <w:unhideWhenUsed/>
    <w:rsid w:val="00C11A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1A31"/>
  </w:style>
  <w:style w:type="character" w:customStyle="1" w:styleId="Heading1Char">
    <w:name w:val="Heading 1 Char"/>
    <w:basedOn w:val="DefaultParagraphFont"/>
    <w:link w:val="Heading1"/>
    <w:uiPriority w:val="9"/>
    <w:rsid w:val="007D13BD"/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7D13B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D13BD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D13BD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13BD"/>
    <w:rPr>
      <w:rFonts w:asciiTheme="majorHAnsi" w:eastAsiaTheme="majorEastAsia" w:hAnsiTheme="majorHAnsi" w:cstheme="majorBidi"/>
      <w:caps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D13BD"/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D13BD"/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D13BD"/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D13BD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D13BD"/>
    <w:pPr>
      <w:spacing w:line="240" w:lineRule="auto"/>
    </w:pPr>
    <w:rPr>
      <w:b/>
      <w:bCs/>
      <w:smallCaps/>
      <w:color w:val="44546A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7D13BD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D13BD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D13BD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D13BD"/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7D13BD"/>
    <w:rPr>
      <w:b/>
      <w:bCs/>
    </w:rPr>
  </w:style>
  <w:style w:type="character" w:styleId="Emphasis">
    <w:name w:val="Emphasis"/>
    <w:basedOn w:val="DefaultParagraphFont"/>
    <w:uiPriority w:val="20"/>
    <w:qFormat/>
    <w:rsid w:val="007D13BD"/>
    <w:rPr>
      <w:i/>
      <w:iCs/>
    </w:rPr>
  </w:style>
  <w:style w:type="paragraph" w:styleId="NoSpacing">
    <w:name w:val="No Spacing"/>
    <w:uiPriority w:val="1"/>
    <w:qFormat/>
    <w:rsid w:val="007D13B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7D13BD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7D13BD"/>
    <w:rPr>
      <w:color w:val="44546A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13BD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13BD"/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7D13BD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7D13BD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7D13BD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7D13BD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7D13BD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D13BD"/>
    <w:pPr>
      <w:outlineLvl w:val="9"/>
    </w:pPr>
  </w:style>
  <w:style w:type="table" w:customStyle="1" w:styleId="TableGrid1">
    <w:name w:val="Table Grid1"/>
    <w:basedOn w:val="TableNormal"/>
    <w:next w:val="TableGrid"/>
    <w:uiPriority w:val="39"/>
    <w:rsid w:val="00107141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B2355F"/>
    <w:rPr>
      <w:color w:val="808080"/>
    </w:rPr>
  </w:style>
  <w:style w:type="paragraph" w:styleId="BodyText">
    <w:name w:val="Body Text"/>
    <w:basedOn w:val="Normal"/>
    <w:link w:val="BodyTextChar"/>
    <w:uiPriority w:val="1"/>
    <w:qFormat/>
    <w:rsid w:val="00A156D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A156D6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C02F4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C02F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57BA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57BAF"/>
    <w:rPr>
      <w:rFonts w:ascii="Consolas" w:hAnsi="Consolas"/>
      <w:sz w:val="20"/>
      <w:szCs w:val="20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"/>
    <w:link w:val="ListParagraph"/>
    <w:uiPriority w:val="34"/>
    <w:rsid w:val="00863071"/>
  </w:style>
  <w:style w:type="paragraph" w:styleId="BalloonText">
    <w:name w:val="Balloon Text"/>
    <w:basedOn w:val="Normal"/>
    <w:link w:val="BalloonTextChar"/>
    <w:uiPriority w:val="99"/>
    <w:semiHidden/>
    <w:unhideWhenUsed/>
    <w:rsid w:val="00121C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1C59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13BD"/>
  </w:style>
  <w:style w:type="paragraph" w:styleId="Heading1">
    <w:name w:val="heading 1"/>
    <w:basedOn w:val="Normal"/>
    <w:next w:val="Normal"/>
    <w:link w:val="Heading1Char"/>
    <w:uiPriority w:val="9"/>
    <w:qFormat/>
    <w:rsid w:val="007D13BD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D13BD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D13B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D13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D13B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D13B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D13B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D13B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D13B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Colorful List - Accent 11,Medium Grid 1 - Accent 21"/>
    <w:basedOn w:val="Normal"/>
    <w:link w:val="ListParagraphChar"/>
    <w:uiPriority w:val="34"/>
    <w:qFormat/>
    <w:rsid w:val="00CF267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F267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Default">
    <w:name w:val="Default"/>
    <w:rsid w:val="00CF267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CF26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11A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1A31"/>
  </w:style>
  <w:style w:type="paragraph" w:styleId="Footer">
    <w:name w:val="footer"/>
    <w:basedOn w:val="Normal"/>
    <w:link w:val="FooterChar"/>
    <w:uiPriority w:val="99"/>
    <w:unhideWhenUsed/>
    <w:rsid w:val="00C11A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1A31"/>
  </w:style>
  <w:style w:type="character" w:customStyle="1" w:styleId="Heading1Char">
    <w:name w:val="Heading 1 Char"/>
    <w:basedOn w:val="DefaultParagraphFont"/>
    <w:link w:val="Heading1"/>
    <w:uiPriority w:val="9"/>
    <w:rsid w:val="007D13BD"/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7D13B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D13BD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D13BD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D13BD"/>
    <w:rPr>
      <w:rFonts w:asciiTheme="majorHAnsi" w:eastAsiaTheme="majorEastAsia" w:hAnsiTheme="majorHAnsi" w:cstheme="majorBidi"/>
      <w:caps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D13BD"/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D13BD"/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D13BD"/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D13BD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D13BD"/>
    <w:pPr>
      <w:spacing w:line="240" w:lineRule="auto"/>
    </w:pPr>
    <w:rPr>
      <w:b/>
      <w:bCs/>
      <w:smallCaps/>
      <w:color w:val="44546A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7D13BD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D13BD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D13BD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D13BD"/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7D13BD"/>
    <w:rPr>
      <w:b/>
      <w:bCs/>
    </w:rPr>
  </w:style>
  <w:style w:type="character" w:styleId="Emphasis">
    <w:name w:val="Emphasis"/>
    <w:basedOn w:val="DefaultParagraphFont"/>
    <w:uiPriority w:val="20"/>
    <w:qFormat/>
    <w:rsid w:val="007D13BD"/>
    <w:rPr>
      <w:i/>
      <w:iCs/>
    </w:rPr>
  </w:style>
  <w:style w:type="paragraph" w:styleId="NoSpacing">
    <w:name w:val="No Spacing"/>
    <w:uiPriority w:val="1"/>
    <w:qFormat/>
    <w:rsid w:val="007D13B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7D13BD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7D13BD"/>
    <w:rPr>
      <w:color w:val="44546A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13BD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13BD"/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7D13BD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7D13BD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7D13BD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7D13BD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7D13BD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D13BD"/>
    <w:pPr>
      <w:outlineLvl w:val="9"/>
    </w:pPr>
  </w:style>
  <w:style w:type="table" w:customStyle="1" w:styleId="TableGrid1">
    <w:name w:val="Table Grid1"/>
    <w:basedOn w:val="TableNormal"/>
    <w:next w:val="TableGrid"/>
    <w:uiPriority w:val="39"/>
    <w:rsid w:val="00107141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B2355F"/>
    <w:rPr>
      <w:color w:val="808080"/>
    </w:rPr>
  </w:style>
  <w:style w:type="paragraph" w:styleId="BodyText">
    <w:name w:val="Body Text"/>
    <w:basedOn w:val="Normal"/>
    <w:link w:val="BodyTextChar"/>
    <w:uiPriority w:val="1"/>
    <w:qFormat/>
    <w:rsid w:val="00A156D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A156D6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C02F4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C02F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57BA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57BAF"/>
    <w:rPr>
      <w:rFonts w:ascii="Consolas" w:hAnsi="Consolas"/>
      <w:sz w:val="20"/>
      <w:szCs w:val="20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"/>
    <w:link w:val="ListParagraph"/>
    <w:uiPriority w:val="34"/>
    <w:rsid w:val="00863071"/>
  </w:style>
  <w:style w:type="paragraph" w:styleId="BalloonText">
    <w:name w:val="Balloon Text"/>
    <w:basedOn w:val="Normal"/>
    <w:link w:val="BalloonTextChar"/>
    <w:uiPriority w:val="99"/>
    <w:semiHidden/>
    <w:unhideWhenUsed/>
    <w:rsid w:val="00121C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1C5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774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7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39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7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7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65C7502-727A-49FD-84E7-EB620B10CF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31</Words>
  <Characters>3028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tizp</dc:creator>
  <cp:lastModifiedBy>wahyu</cp:lastModifiedBy>
  <cp:revision>2</cp:revision>
  <cp:lastPrinted>2024-02-22T06:32:00Z</cp:lastPrinted>
  <dcterms:created xsi:type="dcterms:W3CDTF">2024-04-02T08:30:00Z</dcterms:created>
  <dcterms:modified xsi:type="dcterms:W3CDTF">2024-04-02T0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14476e7-1a33-393d-9aab-17eb54b35afe</vt:lpwstr>
  </property>
  <property fmtid="{D5CDD505-2E9C-101B-9397-08002B2CF9AE}" pid="24" name="Mendeley Citation Style_1">
    <vt:lpwstr>http://www.zotero.org/styles/apa</vt:lpwstr>
  </property>
</Properties>
</file>